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16DAEB05">
            <wp:simplePos x="0" y="0"/>
            <wp:positionH relativeFrom="margin">
              <wp:posOffset>-81915</wp:posOffset>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157E35A8" w:rsidR="003A5AC1" w:rsidRDefault="00133B8A" w:rsidP="00B07627">
      <w:pPr>
        <w:tabs>
          <w:tab w:val="left" w:pos="3450"/>
        </w:tabs>
      </w:pPr>
      <w:r>
        <w:tab/>
      </w:r>
      <w:r>
        <w:tab/>
      </w:r>
      <w:r>
        <w:tab/>
      </w:r>
      <w:r>
        <w:tab/>
      </w:r>
      <w:r>
        <w:tab/>
      </w:r>
      <w:r w:rsidRPr="00133B8A">
        <w:rPr>
          <w:sz w:val="18"/>
          <w:szCs w:val="18"/>
        </w:rPr>
        <w:tab/>
      </w: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77777777" w:rsidR="00DB6287" w:rsidRDefault="00DB6287" w:rsidP="00DB6287">
              <w:pPr>
                <w:pStyle w:val="Inhaltsverzeichnisberschrift"/>
              </w:pPr>
              <w:r w:rsidRPr="003D45B1">
                <w:t>Inhalt</w:t>
              </w:r>
            </w:p>
            <w:p w14:paraId="62C4C195" w14:textId="77777777" w:rsidR="00DB6287" w:rsidRDefault="00DB6287" w:rsidP="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70258" w:history="1">
                <w:r w:rsidRPr="00AD1E1E">
                  <w:rPr>
                    <w:rStyle w:val="Hyperlink"/>
                    <w:noProof/>
                  </w:rPr>
                  <w:t>Aufgabenstellung</w:t>
                </w:r>
                <w:r>
                  <w:rPr>
                    <w:noProof/>
                    <w:webHidden/>
                  </w:rPr>
                  <w:tab/>
                </w:r>
                <w:r>
                  <w:rPr>
                    <w:noProof/>
                    <w:webHidden/>
                  </w:rPr>
                  <w:fldChar w:fldCharType="begin"/>
                </w:r>
                <w:r>
                  <w:rPr>
                    <w:noProof/>
                    <w:webHidden/>
                  </w:rPr>
                  <w:instrText xml:space="preserve"> PAGEREF _Toc90970258 \h </w:instrText>
                </w:r>
                <w:r>
                  <w:rPr>
                    <w:noProof/>
                    <w:webHidden/>
                  </w:rPr>
                </w:r>
                <w:r>
                  <w:rPr>
                    <w:noProof/>
                    <w:webHidden/>
                  </w:rPr>
                  <w:fldChar w:fldCharType="separate"/>
                </w:r>
                <w:r>
                  <w:rPr>
                    <w:noProof/>
                    <w:webHidden/>
                  </w:rPr>
                  <w:t>3</w:t>
                </w:r>
                <w:r>
                  <w:rPr>
                    <w:noProof/>
                    <w:webHidden/>
                  </w:rPr>
                  <w:fldChar w:fldCharType="end"/>
                </w:r>
              </w:hyperlink>
            </w:p>
            <w:p w14:paraId="31434D24" w14:textId="77777777" w:rsidR="00DB6287" w:rsidRDefault="00847F14" w:rsidP="00DB6287">
              <w:pPr>
                <w:pStyle w:val="Verzeichnis1"/>
                <w:tabs>
                  <w:tab w:val="right" w:leader="dot" w:pos="9062"/>
                </w:tabs>
                <w:rPr>
                  <w:noProof/>
                  <w:lang w:eastAsia="de-CH"/>
                </w:rPr>
              </w:pPr>
              <w:hyperlink w:anchor="_Toc90970259" w:history="1">
                <w:r w:rsidR="00DB6287" w:rsidRPr="00AD1E1E">
                  <w:rPr>
                    <w:rStyle w:val="Hyperlink"/>
                    <w:noProof/>
                  </w:rPr>
                  <w:t>Ausgangslage</w:t>
                </w:r>
                <w:r w:rsidR="00DB6287">
                  <w:rPr>
                    <w:noProof/>
                    <w:webHidden/>
                  </w:rPr>
                  <w:tab/>
                </w:r>
                <w:r w:rsidR="00DB6287">
                  <w:rPr>
                    <w:noProof/>
                    <w:webHidden/>
                  </w:rPr>
                  <w:fldChar w:fldCharType="begin"/>
                </w:r>
                <w:r w:rsidR="00DB6287">
                  <w:rPr>
                    <w:noProof/>
                    <w:webHidden/>
                  </w:rPr>
                  <w:instrText xml:space="preserve"> PAGEREF _Toc90970259 \h </w:instrText>
                </w:r>
                <w:r w:rsidR="00DB6287">
                  <w:rPr>
                    <w:noProof/>
                    <w:webHidden/>
                  </w:rPr>
                </w:r>
                <w:r w:rsidR="00DB6287">
                  <w:rPr>
                    <w:noProof/>
                    <w:webHidden/>
                  </w:rPr>
                  <w:fldChar w:fldCharType="separate"/>
                </w:r>
                <w:r w:rsidR="00DB6287">
                  <w:rPr>
                    <w:noProof/>
                    <w:webHidden/>
                  </w:rPr>
                  <w:t>3</w:t>
                </w:r>
                <w:r w:rsidR="00DB6287">
                  <w:rPr>
                    <w:noProof/>
                    <w:webHidden/>
                  </w:rPr>
                  <w:fldChar w:fldCharType="end"/>
                </w:r>
              </w:hyperlink>
            </w:p>
            <w:p w14:paraId="7DF33A03" w14:textId="77777777" w:rsidR="00DB6287" w:rsidRDefault="00847F14" w:rsidP="00DB6287">
              <w:pPr>
                <w:pStyle w:val="Verzeichnis1"/>
                <w:tabs>
                  <w:tab w:val="right" w:leader="dot" w:pos="9062"/>
                </w:tabs>
                <w:rPr>
                  <w:noProof/>
                  <w:lang w:eastAsia="de-CH"/>
                </w:rPr>
              </w:pPr>
              <w:hyperlink w:anchor="_Toc90970260" w:history="1">
                <w:r w:rsidR="00DB6287" w:rsidRPr="00AD1E1E">
                  <w:rPr>
                    <w:rStyle w:val="Hyperlink"/>
                    <w:noProof/>
                  </w:rPr>
                  <w:t>Grafiken</w:t>
                </w:r>
                <w:r w:rsidR="00DB6287">
                  <w:rPr>
                    <w:noProof/>
                    <w:webHidden/>
                  </w:rPr>
                  <w:tab/>
                </w:r>
                <w:r w:rsidR="00DB6287">
                  <w:rPr>
                    <w:noProof/>
                    <w:webHidden/>
                  </w:rPr>
                  <w:fldChar w:fldCharType="begin"/>
                </w:r>
                <w:r w:rsidR="00DB6287">
                  <w:rPr>
                    <w:noProof/>
                    <w:webHidden/>
                  </w:rPr>
                  <w:instrText xml:space="preserve"> PAGEREF _Toc90970260 \h </w:instrText>
                </w:r>
                <w:r w:rsidR="00DB6287">
                  <w:rPr>
                    <w:noProof/>
                    <w:webHidden/>
                  </w:rPr>
                </w:r>
                <w:r w:rsidR="00DB6287">
                  <w:rPr>
                    <w:noProof/>
                    <w:webHidden/>
                  </w:rPr>
                  <w:fldChar w:fldCharType="separate"/>
                </w:r>
                <w:r w:rsidR="00DB6287">
                  <w:rPr>
                    <w:noProof/>
                    <w:webHidden/>
                  </w:rPr>
                  <w:t>3</w:t>
                </w:r>
                <w:r w:rsidR="00DB6287">
                  <w:rPr>
                    <w:noProof/>
                    <w:webHidden/>
                  </w:rPr>
                  <w:fldChar w:fldCharType="end"/>
                </w:r>
              </w:hyperlink>
            </w:p>
            <w:p w14:paraId="7705806B" w14:textId="77777777" w:rsidR="00DB6287" w:rsidRDefault="00847F14" w:rsidP="00DB6287">
              <w:pPr>
                <w:pStyle w:val="Verzeichnis1"/>
                <w:tabs>
                  <w:tab w:val="right" w:leader="dot" w:pos="9062"/>
                </w:tabs>
                <w:rPr>
                  <w:noProof/>
                  <w:lang w:eastAsia="de-CH"/>
                </w:rPr>
              </w:pPr>
              <w:hyperlink w:anchor="_Toc90970261" w:history="1">
                <w:r w:rsidR="00DB6287" w:rsidRPr="00AD1E1E">
                  <w:rPr>
                    <w:rStyle w:val="Hyperlink"/>
                    <w:noProof/>
                  </w:rPr>
                  <w:t>Vorgehen und Berechnungen</w:t>
                </w:r>
                <w:r w:rsidR="00DB6287">
                  <w:rPr>
                    <w:noProof/>
                    <w:webHidden/>
                  </w:rPr>
                  <w:tab/>
                </w:r>
                <w:r w:rsidR="00DB6287">
                  <w:rPr>
                    <w:noProof/>
                    <w:webHidden/>
                  </w:rPr>
                  <w:fldChar w:fldCharType="begin"/>
                </w:r>
                <w:r w:rsidR="00DB6287">
                  <w:rPr>
                    <w:noProof/>
                    <w:webHidden/>
                  </w:rPr>
                  <w:instrText xml:space="preserve"> PAGEREF _Toc90970261 \h </w:instrText>
                </w:r>
                <w:r w:rsidR="00DB6287">
                  <w:rPr>
                    <w:noProof/>
                    <w:webHidden/>
                  </w:rPr>
                </w:r>
                <w:r w:rsidR="00DB6287">
                  <w:rPr>
                    <w:noProof/>
                    <w:webHidden/>
                  </w:rPr>
                  <w:fldChar w:fldCharType="separate"/>
                </w:r>
                <w:r w:rsidR="00DB6287">
                  <w:rPr>
                    <w:noProof/>
                    <w:webHidden/>
                  </w:rPr>
                  <w:t>6</w:t>
                </w:r>
                <w:r w:rsidR="00DB6287">
                  <w:rPr>
                    <w:noProof/>
                    <w:webHidden/>
                  </w:rPr>
                  <w:fldChar w:fldCharType="end"/>
                </w:r>
              </w:hyperlink>
            </w:p>
            <w:p w14:paraId="291C887A" w14:textId="77777777" w:rsidR="00DB6287" w:rsidRDefault="00847F14" w:rsidP="00DB6287">
              <w:pPr>
                <w:pStyle w:val="Verzeichnis1"/>
                <w:tabs>
                  <w:tab w:val="right" w:leader="dot" w:pos="9062"/>
                </w:tabs>
                <w:rPr>
                  <w:noProof/>
                  <w:lang w:eastAsia="de-CH"/>
                </w:rPr>
              </w:pPr>
              <w:hyperlink w:anchor="_Toc90970262" w:history="1">
                <w:r w:rsidR="00DB6287" w:rsidRPr="00AD1E1E">
                  <w:rPr>
                    <w:rStyle w:val="Hyperlink"/>
                    <w:noProof/>
                  </w:rPr>
                  <w:t>Empfehlung</w:t>
                </w:r>
                <w:r w:rsidR="00DB6287">
                  <w:rPr>
                    <w:noProof/>
                    <w:webHidden/>
                  </w:rPr>
                  <w:tab/>
                </w:r>
                <w:r w:rsidR="00DB6287">
                  <w:rPr>
                    <w:noProof/>
                    <w:webHidden/>
                  </w:rPr>
                  <w:fldChar w:fldCharType="begin"/>
                </w:r>
                <w:r w:rsidR="00DB6287">
                  <w:rPr>
                    <w:noProof/>
                    <w:webHidden/>
                  </w:rPr>
                  <w:instrText xml:space="preserve"> PAGEREF _Toc90970262 \h </w:instrText>
                </w:r>
                <w:r w:rsidR="00DB6287">
                  <w:rPr>
                    <w:noProof/>
                    <w:webHidden/>
                  </w:rPr>
                </w:r>
                <w:r w:rsidR="00DB6287">
                  <w:rPr>
                    <w:noProof/>
                    <w:webHidden/>
                  </w:rPr>
                  <w:fldChar w:fldCharType="separate"/>
                </w:r>
                <w:r w:rsidR="00DB6287">
                  <w:rPr>
                    <w:noProof/>
                    <w:webHidden/>
                  </w:rPr>
                  <w:t>7</w:t>
                </w:r>
                <w:r w:rsidR="00DB6287">
                  <w:rPr>
                    <w:noProof/>
                    <w:webHidden/>
                  </w:rPr>
                  <w:fldChar w:fldCharType="end"/>
                </w:r>
              </w:hyperlink>
            </w:p>
            <w:p w14:paraId="46AC70AF" w14:textId="77777777" w:rsidR="00DB6287" w:rsidRDefault="00847F14" w:rsidP="00DB6287">
              <w:pPr>
                <w:pStyle w:val="Verzeichnis1"/>
                <w:tabs>
                  <w:tab w:val="right" w:leader="dot" w:pos="9062"/>
                </w:tabs>
                <w:rPr>
                  <w:noProof/>
                  <w:lang w:eastAsia="de-CH"/>
                </w:rPr>
              </w:pPr>
              <w:hyperlink w:anchor="_Toc90970263" w:history="1">
                <w:r w:rsidR="00DB6287" w:rsidRPr="00AD1E1E">
                  <w:rPr>
                    <w:rStyle w:val="Hyperlink"/>
                    <w:noProof/>
                  </w:rPr>
                  <w:t>Quellennachweis</w:t>
                </w:r>
                <w:r w:rsidR="00DB6287">
                  <w:rPr>
                    <w:noProof/>
                    <w:webHidden/>
                  </w:rPr>
                  <w:tab/>
                </w:r>
                <w:r w:rsidR="00DB6287">
                  <w:rPr>
                    <w:noProof/>
                    <w:webHidden/>
                  </w:rPr>
                  <w:fldChar w:fldCharType="begin"/>
                </w:r>
                <w:r w:rsidR="00DB6287">
                  <w:rPr>
                    <w:noProof/>
                    <w:webHidden/>
                  </w:rPr>
                  <w:instrText xml:space="preserve"> PAGEREF _Toc90970263 \h </w:instrText>
                </w:r>
                <w:r w:rsidR="00DB6287">
                  <w:rPr>
                    <w:noProof/>
                    <w:webHidden/>
                  </w:rPr>
                </w:r>
                <w:r w:rsidR="00DB6287">
                  <w:rPr>
                    <w:noProof/>
                    <w:webHidden/>
                  </w:rPr>
                  <w:fldChar w:fldCharType="separate"/>
                </w:r>
                <w:r w:rsidR="00DB6287">
                  <w:rPr>
                    <w:noProof/>
                    <w:webHidden/>
                  </w:rPr>
                  <w:t>8</w:t>
                </w:r>
                <w:r w:rsidR="00DB6287">
                  <w:rPr>
                    <w:noProof/>
                    <w:webHidden/>
                  </w:rPr>
                  <w:fldChar w:fldCharType="end"/>
                </w:r>
              </w:hyperlink>
            </w:p>
            <w:p w14:paraId="606BC489" w14:textId="77777777" w:rsidR="00DB6287" w:rsidRDefault="00DB6287" w:rsidP="00DB6287">
              <w:pPr>
                <w:rPr>
                  <w:b/>
                  <w:bCs/>
                  <w:lang w:val="de-DE"/>
                </w:rPr>
              </w:pPr>
              <w:r>
                <w:rPr>
                  <w:b/>
                  <w:bCs/>
                  <w:lang w:val="de-DE"/>
                </w:rPr>
                <w:fldChar w:fldCharType="end"/>
              </w:r>
            </w:p>
          </w:sdtContent>
        </w:sdt>
        <w:p w14:paraId="57D7F7D4" w14:textId="01D88224" w:rsidR="00494425" w:rsidRDefault="00847F14"/>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5DE9B597" w:rsidR="00B07627" w:rsidRDefault="00E87F65" w:rsidP="00E87F65">
      <w:pPr>
        <w:tabs>
          <w:tab w:val="left" w:pos="6510"/>
          <w:tab w:val="right" w:pos="9072"/>
        </w:tabs>
      </w:pPr>
      <w:r>
        <w:tab/>
      </w:r>
      <w:r>
        <w:tab/>
      </w:r>
    </w:p>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3ABC8033" w:rsidR="00B07627" w:rsidRDefault="00B07627"/>
    <w:p w14:paraId="6C8F0362" w14:textId="182780E5" w:rsidR="00B42D68" w:rsidRDefault="00B42D68"/>
    <w:p w14:paraId="3E88930E" w14:textId="187E4CF7" w:rsidR="00B42D68" w:rsidRDefault="00B42D68"/>
    <w:p w14:paraId="405B6125" w14:textId="0CAA91E0" w:rsidR="00B42D68" w:rsidRDefault="00B42D68"/>
    <w:p w14:paraId="06AAF227" w14:textId="67188959" w:rsidR="00B42D68" w:rsidRDefault="00B42D68"/>
    <w:p w14:paraId="335A0A9A" w14:textId="205585AC" w:rsidR="00B42D68" w:rsidRDefault="00B42D68"/>
    <w:p w14:paraId="0BF5D527" w14:textId="77777777" w:rsidR="00B42D68" w:rsidRDefault="00B42D68"/>
    <w:p w14:paraId="4CE1EC37" w14:textId="122FDBFD" w:rsidR="00B07627" w:rsidRDefault="00B07627"/>
    <w:p w14:paraId="11FB51FE" w14:textId="77777777" w:rsidR="005851B1" w:rsidRDefault="005851B1" w:rsidP="005851B1">
      <w:pPr>
        <w:pStyle w:val="berschrift1"/>
      </w:pPr>
      <w:bookmarkStart w:id="0" w:name="_Toc90970258"/>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w:t>
      </w:r>
      <w:proofErr w:type="gramStart"/>
      <w:r>
        <w:rPr>
          <w:vertAlign w:val="superscript"/>
        </w:rPr>
        <w:t xml:space="preserve">4  </w:t>
      </w:r>
      <w:r>
        <w:t>ist</w:t>
      </w:r>
      <w:proofErr w:type="gramEnd"/>
      <w:r>
        <w:t>.</w:t>
      </w:r>
      <w:bookmarkStart w:id="2" w:name="_Toc90912250"/>
      <w:bookmarkStart w:id="3" w:name="_Toc90970259"/>
      <w:bookmarkStart w:id="4" w:name="_Toc90903721"/>
      <w:bookmarkEnd w:id="1"/>
    </w:p>
    <w:p w14:paraId="12CF4AB0" w14:textId="77777777" w:rsidR="001D59B8" w:rsidRDefault="001D59B8" w:rsidP="001D59B8">
      <w:pPr>
        <w:pStyle w:val="berschrift1"/>
      </w:pPr>
      <w:r>
        <w:t>Ausgangslage</w:t>
      </w:r>
      <w:bookmarkEnd w:id="2"/>
      <w:bookmarkEnd w:id="3"/>
    </w:p>
    <w:p w14:paraId="35710287" w14:textId="77777777" w:rsidR="001D59B8" w:rsidRDefault="001D59B8" w:rsidP="001D59B8">
      <w:r>
        <w:t xml:space="preserve">Für die Planung der neuen Sicherheitsnetze wurden über drei Monate die Daten der Steinschlagereignisse von einem sehr präzisen Radar gemessen und von einem Experten geschätzt. Es wurden Steingeschwindigkeit, Steinmasse und Zeitpunkt registriert. </w:t>
      </w:r>
      <w:r>
        <w:br/>
        <w:t xml:space="preserve">Gemäss einer Einschätzung des beauftragten Ingenieurbüros sind die Netze bis zu einer Aufprallenergie von 1000 kJ sicher. Sollte jedoch schon ein Stein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77777777" w:rsidR="001D59B8" w:rsidRPr="004B661E" w:rsidRDefault="001D59B8" w:rsidP="001D59B8">
      <w:r w:rsidRPr="003664D5">
        <w:t xml:space="preserve">Die Kantonsstrasse ist </w:t>
      </w:r>
      <w:r>
        <w:t xml:space="preserve">für die Region </w:t>
      </w:r>
      <w:r w:rsidRPr="003664D5">
        <w:t>sehr wichtig</w:t>
      </w:r>
      <w:r>
        <w:t xml:space="preserve"> </w:t>
      </w:r>
      <w:r w:rsidRPr="003664D5">
        <w:t xml:space="preserve">und verbindet </w:t>
      </w:r>
      <w:proofErr w:type="spellStart"/>
      <w:r w:rsidRPr="003664D5">
        <w:t>Schiers</w:t>
      </w:r>
      <w:proofErr w:type="spellEnd"/>
      <w:r w:rsidRPr="003664D5">
        <w:t xml:space="preserve"> mit Landquart</w:t>
      </w:r>
      <w:r>
        <w:t xml:space="preserve"> und Davos</w:t>
      </w:r>
      <w:r w:rsidRPr="003664D5">
        <w:t xml:space="preserve">. </w:t>
      </w:r>
      <w:r>
        <w:br/>
      </w:r>
      <w:r w:rsidRPr="003664D5">
        <w:t xml:space="preserve">Es ist wichtig, dass die Strasse offenbleibt und gesichert ist für die Leute. Falls die Strasse gesperrt </w:t>
      </w:r>
      <w:r>
        <w:t>wird</w:t>
      </w:r>
      <w:r w:rsidRPr="003664D5">
        <w:t xml:space="preserve">, </w:t>
      </w:r>
      <w:r>
        <w:t>müssten die Einwohner von</w:t>
      </w:r>
      <w:r w:rsidRPr="003664D5">
        <w:t xml:space="preserve"> </w:t>
      </w:r>
      <w:proofErr w:type="spellStart"/>
      <w:r w:rsidRPr="003664D5">
        <w:t>Schiers</w:t>
      </w:r>
      <w:proofErr w:type="spellEnd"/>
      <w:r w:rsidRPr="003664D5">
        <w:t xml:space="preserve"> und der Umgebung </w:t>
      </w:r>
      <w:r>
        <w:t xml:space="preserve">einen grossen Umweg </w:t>
      </w:r>
      <w:r w:rsidRPr="003664D5">
        <w:t>fahren</w:t>
      </w:r>
      <w:r>
        <w:t xml:space="preserve"> für medizinische Hilfe, die Feuerwehr, die Arbeit, die Schule oder um ein öffentliches Amt zu erreichen. </w:t>
      </w:r>
    </w:p>
    <w:p w14:paraId="20A5AA28" w14:textId="77777777" w:rsidR="001D59B8" w:rsidRDefault="001D59B8" w:rsidP="001D59B8">
      <w:pPr>
        <w:pStyle w:val="berschrift1"/>
      </w:pPr>
      <w:bookmarkStart w:id="5" w:name="_Toc90912251"/>
      <w:bookmarkStart w:id="6" w:name="_Toc90970260"/>
      <w:r>
        <w:t>Grafiken</w:t>
      </w:r>
      <w:bookmarkEnd w:id="5"/>
      <w:bookmarkEnd w:id="6"/>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s signifikante Ausreisser bis über 3'000 kg gab. Aus der Zone 2 haben sich eher leichtere Steine, mit einer Masse bis maximal 500 kg gelöst.</w:t>
      </w:r>
    </w:p>
    <w:p w14:paraId="011CBCC5" w14:textId="77777777" w:rsidR="001D59B8" w:rsidRDefault="001D59B8" w:rsidP="001D59B8">
      <w:r>
        <w:t>Bei der Geschwindigkeit sieht es hingegen umgekehrt aus.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4"/>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77777777" w:rsidR="00F77DA4" w:rsidRDefault="00F77DA4" w:rsidP="00F77DA4">
      <w:r>
        <w:t>Die Analyse der kinetischen Energie nach Ablösungszonen bestätigt das Bild mit den unterschiedlichen Geschwindigkeiten. Steine aus der Zone 1 fallen mit einer deutlich kleineren kinetischen Energie ins Fangnetz. Bei Zone 2 sind zwei sehr grosse Ausreisser zu erkenntlich.</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77777777" w:rsidR="00020AF7" w:rsidRDefault="00020AF7" w:rsidP="00020AF7">
      <w:r>
        <w:t xml:space="preserve">Für die Monte Carlo </w:t>
      </w:r>
      <w:proofErr w:type="gramStart"/>
      <w:r>
        <w:t>Simulation  war</w:t>
      </w:r>
      <w:proofErr w:type="gramEnd"/>
      <w:r>
        <w:t xml:space="preserve"> die Überprüfung der Verteilungen der Massen, Geschwindigkeiten und Zeitabstände pro Zone essentiell um dies emit den korrekten Verteilungen zu simulieren.</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r>
        <w:t>Vorgehen und Berechnungen</w:t>
      </w:r>
      <w:bookmarkEnd w:id="8"/>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einige </w:t>
      </w:r>
      <w:proofErr w:type="gramStart"/>
      <w:r>
        <w:t>Plots</w:t>
      </w:r>
      <w:proofErr w:type="gramEnd"/>
      <w:r>
        <w:t xml:space="preserve"> um die Daten zu visualisieren.</w:t>
      </w:r>
      <w:r>
        <w:br/>
        <w:t xml:space="preserve">Danach begannen wir mit den Berechnungen. </w:t>
      </w:r>
    </w:p>
    <w:p w14:paraId="036545A1" w14:textId="77777777" w:rsidR="003C5CFD" w:rsidRDefault="003C5CFD" w:rsidP="003C5CFD">
      <w:pPr>
        <w:rPr>
          <w:lang w:val="de-DE"/>
        </w:rPr>
      </w:pPr>
      <w:r>
        <w:rPr>
          <w:lang w:val="de-DE"/>
        </w:rPr>
        <w:t>Zuerst wurde für jeden gemessenen Stein die kinetische Energie berechne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77777777" w:rsidR="003C5CFD" w:rsidRDefault="003C5CFD" w:rsidP="003C5CFD">
      <w:pPr>
        <w:rPr>
          <w:lang w:val="de-DE"/>
        </w:rPr>
      </w:pPr>
      <w:r>
        <w:rPr>
          <w:lang w:val="de-DE"/>
        </w:rPr>
        <w:t>Weiter haben wir für jeden Stein pro Zone den Zeitabstand zum vorherigen Steinfall berechnet. Dazu wurde eine simple Differenz verwendet. Für die Auswertungen haben wir weiter die rollierende 24-Stunden Masse im Netz berechnet</w:t>
      </w:r>
      <w:r>
        <w:t>.</w:t>
      </w:r>
    </w:p>
    <w:p w14:paraId="3CE166D3" w14:textId="77777777" w:rsidR="003C5CFD" w:rsidRDefault="003C5CFD" w:rsidP="003C5CFD">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 Für alle sechs Variablen haben wir eine Monte Carlo Simulation durchgeführt. 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77777777" w:rsidR="003C5CFD" w:rsidRDefault="003C5CFD" w:rsidP="003C5CFD">
      <w:pPr>
        <w:rPr>
          <w:lang w:val="de-DE"/>
        </w:rPr>
      </w:pPr>
      <w:r>
        <w:rPr>
          <w:lang w:val="de-DE"/>
        </w:rPr>
        <w:t>Nach diesem Schritt konnten bereits die 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xml:space="preserve">, haben wir </w:t>
      </w:r>
      <w:r>
        <w:rPr>
          <w:lang w:val="de-DE"/>
        </w:rPr>
        <w:lastRenderedPageBreak/>
        <w:t>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t>e</w:t>
      </w:r>
      <w:r>
        <w:rPr>
          <w:lang w:val="de-DE"/>
        </w:rPr>
        <w:t xml:space="preserve"> dividiert.</w:t>
      </w:r>
    </w:p>
    <w:p w14:paraId="548BABD4" w14:textId="77777777" w:rsidR="003C5CFD" w:rsidRDefault="003C5CFD" w:rsidP="003C5CFD">
      <w:r>
        <w:t xml:space="preserve">Für die Wahrscheinlichkeit, dass ein Auto getroffen wird oder nicht mehr bremsen kann und somit einen Unfall hat, berechneten wir zuerst die Anzahl Autos pro Stunde. </w:t>
      </w:r>
      <w:r>
        <w:br/>
        <w:t xml:space="preserve">Als Bremsweg in einer Gefahrensituation definierten wir 18 Meter </w:t>
      </w:r>
      <w:r w:rsidRPr="006D6357">
        <w:rPr>
          <w:rFonts w:ascii="Calibri" w:hAnsi="Calibri"/>
        </w:rPr>
        <w:t>(Gebhardt, 2018)</w:t>
      </w:r>
      <w:r>
        <w:t xml:space="preserve"> und für die durchschnittliche Autolänge 4,4 Meter </w:t>
      </w:r>
      <w:r w:rsidRPr="00E1267B">
        <w:t>(Baz, 2018)</w:t>
      </w:r>
      <w:r>
        <w:t>. Diese Zahlen addiert, ergab sich somit eine Gefahrenzone von 22,4 Metern. Die 60 km/h rechneten wir in 16.66 m/s um.</w:t>
      </w:r>
      <w:r>
        <w:br/>
      </w:r>
      <w:r>
        <w:br/>
        <w:t xml:space="preserve">Anhand von diesen Zahlen berechneten wir die Wahrscheinlichkeit pro Tag, dass ein Auto in der Gefahrenzone ist. Den durchschnittlichen Besetzungsgrad der Autos 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1809E8E3" w14:textId="45DF6B22" w:rsidR="00D97D54" w:rsidRPr="0065337A" w:rsidRDefault="00494425" w:rsidP="00D97D54">
      <w:pPr>
        <w:tabs>
          <w:tab w:val="left" w:pos="2340"/>
        </w:tabs>
      </w:pPr>
      <w:r w:rsidRPr="00E87F65">
        <w:rPr>
          <w:rFonts w:asciiTheme="majorHAnsi" w:eastAsiaTheme="majorEastAsia" w:hAnsiTheme="majorHAnsi" w:cstheme="majorBidi"/>
          <w:color w:val="1F3864" w:themeColor="accent1" w:themeShade="80"/>
          <w:sz w:val="36"/>
          <w:szCs w:val="36"/>
        </w:rPr>
        <w:t>Empfehlung</w:t>
      </w:r>
      <w:r w:rsidR="00E87F65">
        <w:rPr>
          <w:rFonts w:asciiTheme="majorHAnsi" w:eastAsiaTheme="majorEastAsia" w:hAnsiTheme="majorHAnsi" w:cstheme="majorBidi"/>
          <w:color w:val="1F3864" w:themeColor="accent1" w:themeShade="80"/>
          <w:sz w:val="36"/>
          <w:szCs w:val="36"/>
        </w:rPr>
        <w:tab/>
      </w:r>
      <w:r w:rsidR="00D97D54">
        <w:rPr>
          <w:rFonts w:asciiTheme="majorHAnsi" w:eastAsiaTheme="majorEastAsia" w:hAnsiTheme="majorHAnsi" w:cstheme="majorBidi"/>
          <w:color w:val="1F3864" w:themeColor="accent1" w:themeShade="80"/>
          <w:sz w:val="36"/>
          <w:szCs w:val="36"/>
        </w:rPr>
        <w:br/>
      </w:r>
      <w:r w:rsidR="00D97D54" w:rsidRPr="0065337A">
        <w:t>Anhand der beschriebenen Simulationen der Steinschläge empfehlen wir, die Strasse offen zu belassen. Wir haben berechnet, dass die Sterbewahrscheinlichkeit</w:t>
      </w:r>
      <w:r w:rsidR="00D97D54">
        <w:t xml:space="preserve"> pro Jahr</w:t>
      </w:r>
      <w:r w:rsidR="00D97D54">
        <w:rPr>
          <w:lang w:val="de-DE"/>
        </w:rPr>
        <w:t xml:space="preserve"> </w:t>
      </w:r>
      <w:r w:rsidR="00D97D54">
        <w:rPr>
          <w:highlight w:val="yellow"/>
          <w:lang w:val="de-DE"/>
        </w:rPr>
        <w:t>0.000094</w:t>
      </w:r>
      <w:r w:rsidR="00D97D54">
        <w:rPr>
          <w:lang w:val="de-DE"/>
        </w:rPr>
        <w:t xml:space="preserve"> beträgt, was unter dem </w:t>
      </w:r>
      <w:r w:rsidR="00D97D54" w:rsidRPr="0065337A">
        <w:t>Grenzwert von 0.0001 liegt. Die Differenz ist zwar nicht gross, doch hat sie sich in mehreren Durchläufen bei einer grossen Anzahl simulierter Steinschläge als robust bewiesen</w:t>
      </w:r>
      <w:r w:rsidR="00D97D54">
        <w:t xml:space="preserve">. </w:t>
      </w:r>
      <w:r w:rsidR="00D97D54">
        <w:br/>
      </w:r>
      <w:r w:rsidR="00D97D54"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w:t>
      </w:r>
      <w:proofErr w:type="spellStart"/>
      <w:r w:rsidR="00D97D54" w:rsidRPr="0065337A">
        <w:t>Brinzauls</w:t>
      </w:r>
      <w:proofErr w:type="spellEnd"/>
      <w:r w:rsidR="00D97D54" w:rsidRPr="0065337A">
        <w:t xml:space="preserve"> GR wurden weiter gute Erfahrungen mit einer Radaranlage, die die Strasse automatisch sperren kann, gemacht</w:t>
      </w:r>
      <w:r w:rsidR="00D97D54">
        <w:t xml:space="preserve"> </w:t>
      </w:r>
      <w:r w:rsidR="00D97D54">
        <w:fldChar w:fldCharType="begin"/>
      </w:r>
      <w:r w:rsidR="00D97D54">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rsidR="00D97D54">
        <w:fldChar w:fldCharType="separate"/>
      </w:r>
      <w:r w:rsidR="00D97D54" w:rsidRPr="001E3017">
        <w:rPr>
          <w:rFonts w:ascii="Calibri" w:hAnsi="Calibri" w:cs="Calibri"/>
        </w:rPr>
        <w:t>(Geopraevent, 2018)</w:t>
      </w:r>
      <w:r w:rsidR="00D97D54">
        <w:fldChar w:fldCharType="end"/>
      </w:r>
      <w:r w:rsidR="00D97D54">
        <w:t xml:space="preserve"> </w:t>
      </w:r>
      <w:r w:rsidR="00D97D54">
        <w:fldChar w:fldCharType="begin"/>
      </w:r>
      <w:r w:rsidR="00D97D54">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rsidR="00D97D54">
        <w:fldChar w:fldCharType="separate"/>
      </w:r>
      <w:r w:rsidR="00D97D54" w:rsidRPr="001E3017">
        <w:rPr>
          <w:rFonts w:ascii="Calibri" w:hAnsi="Calibri" w:cs="Calibri"/>
        </w:rPr>
        <w:t>(Scott, 2021)</w:t>
      </w:r>
      <w:r w:rsidR="00D97D54">
        <w:fldChar w:fldCharType="end"/>
      </w:r>
      <w:r w:rsidR="00D97D54">
        <w:t>.</w:t>
      </w:r>
    </w:p>
    <w:p w14:paraId="7EF49909" w14:textId="77777777" w:rsidR="0054514E" w:rsidRPr="0045017A" w:rsidRDefault="0054514E" w:rsidP="0045017A"/>
    <w:p w14:paraId="74CD6DF7" w14:textId="4D7290EA"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1282E258" w14:textId="7CB1874D" w:rsidR="001C2500" w:rsidRPr="001C2500" w:rsidRDefault="00CD0117" w:rsidP="00847F14">
      <w:pPr>
        <w:pStyle w:val="berschrift1"/>
        <w:rPr>
          <w:rFonts w:ascii="Calibri" w:hAnsi="Calibri" w:cs="Calibri"/>
          <w:sz w:val="22"/>
          <w:szCs w:val="24"/>
        </w:rPr>
      </w:pPr>
      <w:bookmarkStart w:id="9" w:name="_Toc90903724"/>
      <w:r>
        <w:lastRenderedPageBreak/>
        <w:t>Quellennachweis</w:t>
      </w:r>
      <w:bookmarkEnd w:id="9"/>
      <w:r w:rsidR="00847F14">
        <w:br/>
      </w:r>
      <w:r>
        <w:fldChar w:fldCharType="begin"/>
      </w:r>
      <w:r w:rsidR="001C2500">
        <w:instrText xml:space="preserve"> ADDIN ZOTERO_BIBL {"uncited":[["http://zotero.org/groups/4440957/items/4QY3KR8J"],["http://zotero.org/groups/4440957/items/ZZZQYKD3"],["http://zotero.org/groups/4440957/items/38JHE83D"],["http://zotero.org/groups/4440957/items/UZVWLSAH"]],"omitted":[],"custom":[]} CSL_BIBLIOGRAPHY </w:instrText>
      </w:r>
      <w:r>
        <w:fldChar w:fldCharType="separate"/>
      </w:r>
      <w:r w:rsidR="001C2500" w:rsidRPr="00847F14">
        <w:rPr>
          <w:rFonts w:ascii="Calibri" w:eastAsiaTheme="minorEastAsia" w:hAnsi="Calibri" w:cs="Calibri"/>
          <w:color w:val="auto"/>
          <w:sz w:val="22"/>
          <w:szCs w:val="24"/>
        </w:rPr>
        <w:t>Baz. (2018, Mai 7). Autos werden immer breiter und länger. https://www.bazonline.ch/auto/autos-werden-immer-breiter-und-laenger/story/25635086</w:t>
      </w:r>
    </w:p>
    <w:p w14:paraId="42320FBA" w14:textId="77777777" w:rsidR="001C2500" w:rsidRPr="001C2500" w:rsidRDefault="001C2500" w:rsidP="001C2500">
      <w:pPr>
        <w:pStyle w:val="Literaturverzeichnis"/>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15923089" w14:textId="77777777" w:rsidR="001C2500" w:rsidRPr="001C2500" w:rsidRDefault="001C2500" w:rsidP="001C2500">
      <w:pPr>
        <w:pStyle w:val="Literaturverzeichnis"/>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245CA2B5" w14:textId="77777777" w:rsidR="001C2500" w:rsidRPr="001C2500" w:rsidRDefault="001C2500" w:rsidP="001C2500">
      <w:pPr>
        <w:pStyle w:val="Literaturverzeichnis"/>
        <w:rPr>
          <w:rFonts w:ascii="Calibri" w:hAnsi="Calibri" w:cs="Calibri"/>
          <w:szCs w:val="24"/>
        </w:rPr>
      </w:pPr>
      <w:proofErr w:type="spellStart"/>
      <w:r w:rsidRPr="001C2500">
        <w:rPr>
          <w:rFonts w:ascii="Calibri" w:hAnsi="Calibri" w:cs="Calibri"/>
          <w:szCs w:val="24"/>
        </w:rPr>
        <w:t>Geopraevent</w:t>
      </w:r>
      <w:proofErr w:type="spellEnd"/>
      <w:r w:rsidRPr="001C2500">
        <w:rPr>
          <w:rFonts w:ascii="Calibri" w:hAnsi="Calibri" w:cs="Calibri"/>
          <w:szCs w:val="24"/>
        </w:rPr>
        <w:t xml:space="preserve">.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10DAB04E" w14:textId="77777777" w:rsidR="001C2500" w:rsidRPr="001C2500" w:rsidRDefault="001C2500" w:rsidP="001C2500">
      <w:pPr>
        <w:pStyle w:val="Literaturverzeichnis"/>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30AA5CCE" w14:textId="77777777" w:rsidR="001C2500" w:rsidRPr="001C2500" w:rsidRDefault="001C2500" w:rsidP="001C2500">
      <w:pPr>
        <w:pStyle w:val="Literaturverzeichnis"/>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12B714B8" w14:textId="77777777" w:rsidR="001C2500" w:rsidRPr="001C2500" w:rsidRDefault="001C2500" w:rsidP="001C2500">
      <w:pPr>
        <w:pStyle w:val="Literaturverzeichnis"/>
        <w:rPr>
          <w:rFonts w:ascii="Calibri" w:hAnsi="Calibri" w:cs="Calibri"/>
          <w:szCs w:val="24"/>
        </w:rPr>
      </w:pPr>
      <w:r w:rsidRPr="001C2500">
        <w:rPr>
          <w:rFonts w:ascii="Calibri" w:hAnsi="Calibri" w:cs="Calibri"/>
          <w:szCs w:val="24"/>
        </w:rPr>
        <w:t xml:space="preserve">Scott, T. (2021, November 8). </w:t>
      </w:r>
      <w:proofErr w:type="spellStart"/>
      <w:r w:rsidRPr="001C2500">
        <w:rPr>
          <w:rFonts w:ascii="Calibri" w:hAnsi="Calibri" w:cs="Calibri"/>
          <w:i/>
          <w:iCs/>
          <w:szCs w:val="24"/>
        </w:rPr>
        <w:t>Why</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thi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falling</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rock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sign</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i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more</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important</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than</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most</w:t>
      </w:r>
      <w:proofErr w:type="spellEnd"/>
      <w:r w:rsidRPr="001C2500">
        <w:rPr>
          <w:rFonts w:ascii="Calibri" w:hAnsi="Calibri" w:cs="Calibri"/>
          <w:szCs w:val="24"/>
        </w:rPr>
        <w:t>. https://www.youtube.com/watch?v=o-oVXYkBwgw</w:t>
      </w:r>
    </w:p>
    <w:p w14:paraId="56F7EB93" w14:textId="6DE82DAF" w:rsidR="00CD5DCD" w:rsidRDefault="00CD0117" w:rsidP="00CD5DCD">
      <w:pPr>
        <w:pStyle w:val="Listenabsatz"/>
        <w:ind w:left="360"/>
      </w:pPr>
      <w:r>
        <w:fldChar w:fldCharType="end"/>
      </w:r>
    </w:p>
    <w:p w14:paraId="7F2D71BB" w14:textId="34FDB870" w:rsidR="00847F14" w:rsidRPr="00847F14" w:rsidRDefault="00847F14" w:rsidP="00847F14"/>
    <w:p w14:paraId="049966C0" w14:textId="0C0780DC" w:rsidR="00847F14" w:rsidRPr="00847F14" w:rsidRDefault="00847F14" w:rsidP="00847F14"/>
    <w:p w14:paraId="16E738BD" w14:textId="3F7862B5" w:rsidR="00847F14" w:rsidRDefault="00847F14" w:rsidP="00847F14"/>
    <w:p w14:paraId="086F8E80" w14:textId="11AC8FC9" w:rsidR="00847F14" w:rsidRPr="00847F14" w:rsidRDefault="00847F14" w:rsidP="00847F14">
      <w:pPr>
        <w:tabs>
          <w:tab w:val="left" w:pos="7695"/>
        </w:tabs>
      </w:pPr>
      <w:r>
        <w:tab/>
      </w:r>
    </w:p>
    <w:sectPr w:rsidR="00847F14" w:rsidRPr="00847F14"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753D66" w14:textId="77777777" w:rsidR="005B0B4A" w:rsidRDefault="005B0B4A" w:rsidP="00B07627">
      <w:pPr>
        <w:spacing w:after="0" w:line="240" w:lineRule="auto"/>
      </w:pPr>
      <w:r>
        <w:separator/>
      </w:r>
    </w:p>
  </w:endnote>
  <w:endnote w:type="continuationSeparator" w:id="0">
    <w:p w14:paraId="19C89F05" w14:textId="77777777" w:rsidR="005B0B4A" w:rsidRDefault="005B0B4A"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D62A96" w14:textId="77777777" w:rsidR="005B0B4A" w:rsidRDefault="005B0B4A" w:rsidP="00B07627">
      <w:pPr>
        <w:spacing w:after="0" w:line="240" w:lineRule="auto"/>
      </w:pPr>
      <w:r>
        <w:separator/>
      </w:r>
    </w:p>
  </w:footnote>
  <w:footnote w:type="continuationSeparator" w:id="0">
    <w:p w14:paraId="581FC615" w14:textId="77777777" w:rsidR="005B0B4A" w:rsidRDefault="005B0B4A"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36376"/>
    <w:rsid w:val="00051442"/>
    <w:rsid w:val="00064419"/>
    <w:rsid w:val="000647FB"/>
    <w:rsid w:val="00064C0A"/>
    <w:rsid w:val="00070A0D"/>
    <w:rsid w:val="0008032F"/>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85590"/>
    <w:rsid w:val="0018755C"/>
    <w:rsid w:val="00194B87"/>
    <w:rsid w:val="001B48A0"/>
    <w:rsid w:val="001C2500"/>
    <w:rsid w:val="001C3F84"/>
    <w:rsid w:val="001D4FBB"/>
    <w:rsid w:val="001D59B8"/>
    <w:rsid w:val="001E5F88"/>
    <w:rsid w:val="001F0565"/>
    <w:rsid w:val="001F5C79"/>
    <w:rsid w:val="001F7202"/>
    <w:rsid w:val="001F78A9"/>
    <w:rsid w:val="0022588F"/>
    <w:rsid w:val="00237F87"/>
    <w:rsid w:val="00242DCE"/>
    <w:rsid w:val="00243A32"/>
    <w:rsid w:val="002456E8"/>
    <w:rsid w:val="002507E8"/>
    <w:rsid w:val="002668BB"/>
    <w:rsid w:val="0027503C"/>
    <w:rsid w:val="002929F4"/>
    <w:rsid w:val="002A32F8"/>
    <w:rsid w:val="002A7FE7"/>
    <w:rsid w:val="002B1095"/>
    <w:rsid w:val="002C76AD"/>
    <w:rsid w:val="002D39E4"/>
    <w:rsid w:val="003006EC"/>
    <w:rsid w:val="003019A8"/>
    <w:rsid w:val="0030246B"/>
    <w:rsid w:val="00302648"/>
    <w:rsid w:val="00305CC9"/>
    <w:rsid w:val="00310CC1"/>
    <w:rsid w:val="00311D64"/>
    <w:rsid w:val="00315920"/>
    <w:rsid w:val="00340017"/>
    <w:rsid w:val="0035094E"/>
    <w:rsid w:val="00350F75"/>
    <w:rsid w:val="003664D5"/>
    <w:rsid w:val="00375E8E"/>
    <w:rsid w:val="00384127"/>
    <w:rsid w:val="003910EA"/>
    <w:rsid w:val="00397967"/>
    <w:rsid w:val="003A5AC1"/>
    <w:rsid w:val="003B6BBE"/>
    <w:rsid w:val="003C5CFD"/>
    <w:rsid w:val="003D1516"/>
    <w:rsid w:val="003D2F29"/>
    <w:rsid w:val="003D700B"/>
    <w:rsid w:val="003D7158"/>
    <w:rsid w:val="003E5A45"/>
    <w:rsid w:val="003F7D68"/>
    <w:rsid w:val="00412F7B"/>
    <w:rsid w:val="004135D7"/>
    <w:rsid w:val="0041573B"/>
    <w:rsid w:val="0042754A"/>
    <w:rsid w:val="0045017A"/>
    <w:rsid w:val="004606DC"/>
    <w:rsid w:val="004615A3"/>
    <w:rsid w:val="00462379"/>
    <w:rsid w:val="00467DB8"/>
    <w:rsid w:val="00470373"/>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71BB"/>
    <w:rsid w:val="0052590C"/>
    <w:rsid w:val="00537183"/>
    <w:rsid w:val="0054514E"/>
    <w:rsid w:val="00547E4E"/>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408D"/>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47F14"/>
    <w:rsid w:val="008512F4"/>
    <w:rsid w:val="008646FC"/>
    <w:rsid w:val="008803FE"/>
    <w:rsid w:val="008D0419"/>
    <w:rsid w:val="008D6728"/>
    <w:rsid w:val="008E709B"/>
    <w:rsid w:val="008E7623"/>
    <w:rsid w:val="008F20BD"/>
    <w:rsid w:val="00904E6E"/>
    <w:rsid w:val="009066CB"/>
    <w:rsid w:val="00906BD3"/>
    <w:rsid w:val="00912967"/>
    <w:rsid w:val="009245E2"/>
    <w:rsid w:val="009253C4"/>
    <w:rsid w:val="009271C7"/>
    <w:rsid w:val="0093235E"/>
    <w:rsid w:val="00934F15"/>
    <w:rsid w:val="0094620E"/>
    <w:rsid w:val="00957346"/>
    <w:rsid w:val="00960851"/>
    <w:rsid w:val="00961B06"/>
    <w:rsid w:val="00971A9D"/>
    <w:rsid w:val="009734E0"/>
    <w:rsid w:val="00975302"/>
    <w:rsid w:val="009A2637"/>
    <w:rsid w:val="009A2EBF"/>
    <w:rsid w:val="009B0755"/>
    <w:rsid w:val="009B4D30"/>
    <w:rsid w:val="009D15F0"/>
    <w:rsid w:val="009D469B"/>
    <w:rsid w:val="009E4570"/>
    <w:rsid w:val="009F1B89"/>
    <w:rsid w:val="009F66A1"/>
    <w:rsid w:val="00A05582"/>
    <w:rsid w:val="00A13F44"/>
    <w:rsid w:val="00A17FA2"/>
    <w:rsid w:val="00A304EC"/>
    <w:rsid w:val="00A35BE6"/>
    <w:rsid w:val="00A37AA9"/>
    <w:rsid w:val="00A37DB8"/>
    <w:rsid w:val="00A4098C"/>
    <w:rsid w:val="00A55CFD"/>
    <w:rsid w:val="00A614FE"/>
    <w:rsid w:val="00A6694E"/>
    <w:rsid w:val="00A7149A"/>
    <w:rsid w:val="00A72EEA"/>
    <w:rsid w:val="00A74759"/>
    <w:rsid w:val="00A94F9D"/>
    <w:rsid w:val="00AA1DF9"/>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7380"/>
    <w:rsid w:val="00CE155E"/>
    <w:rsid w:val="00D07AAC"/>
    <w:rsid w:val="00D17B88"/>
    <w:rsid w:val="00D47C1C"/>
    <w:rsid w:val="00D63CF9"/>
    <w:rsid w:val="00D73A83"/>
    <w:rsid w:val="00D831EC"/>
    <w:rsid w:val="00D941D4"/>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729A3"/>
    <w:rsid w:val="00E743C5"/>
    <w:rsid w:val="00E830E9"/>
    <w:rsid w:val="00E87F65"/>
    <w:rsid w:val="00ED1A0F"/>
    <w:rsid w:val="00ED40FF"/>
    <w:rsid w:val="00EF18E3"/>
    <w:rsid w:val="00EF4685"/>
    <w:rsid w:val="00F072C2"/>
    <w:rsid w:val="00F17A38"/>
    <w:rsid w:val="00F24035"/>
    <w:rsid w:val="00F241C2"/>
    <w:rsid w:val="00F672B0"/>
    <w:rsid w:val="00F71728"/>
    <w:rsid w:val="00F74F48"/>
    <w:rsid w:val="00F77DA4"/>
    <w:rsid w:val="00F8071D"/>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33</Words>
  <Characters>10923</Characters>
  <Application>Microsoft Office Word</Application>
  <DocSecurity>0</DocSecurity>
  <Lines>91</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96</cp:revision>
  <dcterms:created xsi:type="dcterms:W3CDTF">2021-12-09T08:53:00Z</dcterms:created>
  <dcterms:modified xsi:type="dcterms:W3CDTF">2021-12-2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